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83B13E" w14:textId="716DB7A3" w:rsidR="00E75A82" w:rsidRPr="00705954" w:rsidRDefault="00442C41" w:rsidP="0054138D">
      <w:pPr>
        <w:jc w:val="center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37F944" wp14:editId="268D1987">
                <wp:simplePos x="0" y="0"/>
                <wp:positionH relativeFrom="column">
                  <wp:posOffset>4021906</wp:posOffset>
                </wp:positionH>
                <wp:positionV relativeFrom="paragraph">
                  <wp:posOffset>53</wp:posOffset>
                </wp:positionV>
                <wp:extent cx="2309091" cy="845128"/>
                <wp:effectExtent l="0" t="0" r="2540" b="6350"/>
                <wp:wrapNone/>
                <wp:docPr id="189522765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09091" cy="8451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A7F794A" w14:textId="1A8D4805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6610412005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างสาว</w:t>
                            </w: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วินดา อะหมัดตอ</w:t>
                            </w:r>
                            <w:proofErr w:type="spellStart"/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เฮด</w:t>
                            </w:r>
                            <w:proofErr w:type="spellEnd"/>
                          </w:p>
                          <w:p w14:paraId="575CC20E" w14:textId="19929D23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>6610412009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ายอานนท์ สุกสัก</w:t>
                            </w:r>
                          </w:p>
                          <w:p w14:paraId="1C8D7971" w14:textId="2D8F3628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>6610412010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 xml:space="preserve"> นายศตคุณ เต็มไทยมงคล</w:t>
                            </w:r>
                          </w:p>
                          <w:p w14:paraId="230AFDCC" w14:textId="77777777" w:rsidR="00442C41" w:rsidRPr="00442C41" w:rsidRDefault="00442C41">
                            <w:pP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0837F944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316.7pt;margin-top:0;width:181.8pt;height:66.5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" fillcolor="white [3201]" stroked="f" strokeweight=".5pt">
                <v:textbox>
                  <w:txbxContent>
                    <w:p w14:paraId="0A7F794A" w14:textId="1A8D4805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6610412005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>นางสาว</w:t>
                      </w: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  <w:t>นวินดา อะหมัดตอเฮด</w:t>
                      </w:r>
                    </w:p>
                    <w:p w14:paraId="575CC20E" w14:textId="19929D23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>6610412009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>นายอานนท์ สุกสัก</w:t>
                      </w:r>
                    </w:p>
                    <w:p w14:paraId="1C8D7971" w14:textId="2D8F3628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>6610412010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 xml:space="preserve"> นายศตคุณ เต็มไทยมงคล</w:t>
                      </w:r>
                    </w:p>
                    <w:p w14:paraId="230AFDCC" w14:textId="77777777" w:rsidR="00442C41" w:rsidRPr="00442C41" w:rsidRDefault="00442C41">
                      <w:pPr>
                        <w:rPr>
                          <w:rFonts w:ascii="TH Sarabun New" w:hAnsi="TH Sarabun New" w:cs="TH Sarabun New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E75A82">
        <w:fldChar w:fldCharType="begin"/>
      </w:r>
      <w:r w:rsidR="00E75A82">
        <w:instrText xml:space="preserve"> INCLUDEPICTURE "https://raw.githubusercontent.com/Naswinda/Projects/dads5001/Pics_Chat/LOGOO.png" \* MERGEFORMATINET </w:instrText>
      </w:r>
      <w:r w:rsidR="00E75A82">
        <w:fldChar w:fldCharType="separate"/>
      </w:r>
      <w:r w:rsidR="00E75A82">
        <w:rPr>
          <w:noProof/>
        </w:rPr>
        <w:drawing>
          <wp:inline distT="0" distB="0" distL="0" distR="0" wp14:anchorId="5EE6B38E" wp14:editId="49346D1D">
            <wp:extent cx="1085850" cy="928219"/>
            <wp:effectExtent l="0" t="0" r="0" b="0"/>
            <wp:docPr id="6526815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4218" cy="952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75A82">
        <w:fldChar w:fldCharType="end"/>
      </w:r>
    </w:p>
    <w:p w14:paraId="5F800C29" w14:textId="7126687F" w:rsidR="0054138D" w:rsidRPr="0017084F" w:rsidRDefault="0054138D" w:rsidP="0054138D">
      <w:pPr>
        <w:jc w:val="center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รายงานการดำเนินงานโครงการพัฒนาระบบแช</w:t>
      </w:r>
      <w:proofErr w:type="spellStart"/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 คณะสถิติประยุกต์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NIDA</w:t>
      </w:r>
    </w:p>
    <w:p w14:paraId="626DE522" w14:textId="77777777" w:rsidR="00442C41" w:rsidRDefault="00442C41" w:rsidP="0054138D">
      <w:pPr>
        <w:jc w:val="thaiDistribute"/>
        <w:rPr>
          <w:rFonts w:ascii="TH Sarabun New" w:hAnsi="TH Sarabun New" w:cs="TH Sarabun New"/>
          <w:sz w:val="20"/>
          <w:szCs w:val="20"/>
          <w:lang w:val="en-US"/>
        </w:rPr>
        <w:sectPr w:rsidR="00442C41" w:rsidSect="003E1FDD">
          <w:pgSz w:w="11904" w:h="16838"/>
          <w:pgMar w:top="1021" w:right="1021" w:bottom="1021" w:left="1021" w:header="709" w:footer="709" w:gutter="0"/>
          <w:cols w:space="708"/>
          <w:docGrid w:linePitch="360"/>
        </w:sectPr>
      </w:pPr>
    </w:p>
    <w:p w14:paraId="01866B70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1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หัวข้อ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GSAS CHAT 2024 - DEMO </w:t>
      </w:r>
    </w:p>
    <w:p w14:paraId="1CD46BCD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i/>
          <w:iCs/>
          <w:sz w:val="28"/>
          <w:szCs w:val="28"/>
          <w:lang w:val="en-US"/>
        </w:rPr>
        <w:t>1.1</w:t>
      </w:r>
      <w:r w:rsidRPr="0017084F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 xml:space="preserve"> ที่มาและความสำคัญ</w:t>
      </w:r>
    </w:p>
    <w:p w14:paraId="47109C95" w14:textId="5471DD19" w:rsidR="0054138D" w:rsidRPr="0017084F" w:rsidRDefault="0054138D" w:rsidP="00E75A82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ด้วยสถานการณ์ปัจจุบัน ที่ผู้คนต้องการความสะดวกรวดเร็ว ในหลาย ๆ เรื่อง เช่นเดียวกับนักศึกษาสาขาวิชาการวิเคราะห์ข้อมูลและวิทยาการข้อมูล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DADS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คณะสถิติประยุกต์ สถาบัน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บัณฑิตพัฒ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นบริหารศาสตร์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NIDA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มื่อมีคำถามเกี่ยวกับการเรียน และการศึกษา เช่น การลงทะเบียนเรียน ตารางสอบ เป็นต้น ต้องได้รับคำตอบ ณ ขณะนั้น แต่พบว่า มีข้อจำกัดคือ อาจอยู่นอกเวลาราชการ เจ้าหน้าที่ไม่สามารถให้บริการได้ตลอด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>24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ชั่วโมง หรือบางคำถาม อาจต้องค้นหาจากเว็บไซต์คณะ ซึ่งมีความซับซ้อน อีกทั้งแหล่งข้อมูลที่มีหลากหลาย ทำให้นักศึกษาเกิดความสับสน การได้มาซึ่งคำตอบอาจเกิดความล่าช้า ส่งผลต่อความพึงพอใจในการใช้บริการงานบริการการศึกษา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จากการสอบถามเจ้าหน้าที่ประจำคณะสถิติประยุกต์ พบว่า ปัจจุบัน คณะยังไม่มีระบบที่รวบรวมข้อมูลจากหลากหลายแหล่งมาไว้ในระบบเดียว ดังเช่น ระบบ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ซึ่งหลายหน่วยงานทั้งภาครัฐ และเอกชนนำมาให้บริการ</w: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สำนักงานพัฒนารัฐบาลดิจิทั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Author&gt;&lt;Year&gt;2563&lt;/Year&gt;&lt;RecNum&gt;1&lt;/RecNum&gt;&lt;DisplayText&gt;&lt;style face="superscript"&gt;(1, 2)&lt;/style&gt;&lt;/DisplayText&gt;&lt;record&gt;&lt;rec-number&gt;1&lt;/rec-number&gt;&lt;foreign-keys&gt;&lt;key app="EN" db-id="efefrpfz6avdw9ewvs85p0wkzpfwp00ddw0f" timestamp="1715010405"&gt;1&lt;/key&gt;&lt;/foreign-keys&gt;&lt;ref-type name="Web Page"&gt;12&lt;/ref-type&gt;&lt;contributors&gt;&lt;authors&gt;&lt;author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สำนักงานพัฒนารัฐบาลดิจิทั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,&lt;/author&gt;&lt;/authors&gt;&lt;/contributors&gt;&lt;titles&gt;&lt;titl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 xml:space="preserve">ประโยชน์ของ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Chatbot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กับรัฐบา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title&gt;&lt;/titles&gt;&lt;dates&gt;&lt;year&gt;2563&lt;/year&gt;&lt;/dates&gt;&lt;work-typ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อินเทอร์เน็ต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&lt;/work-type&gt;&lt;urls&gt;&lt;related-urls&gt;&lt;url&gt;https://www.dga.or.th/document-sharing/infographic/36403/&lt;/url&gt;&lt;/related-urls&gt;&lt;/urls&gt;&lt;custom1&gt;5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พฤษภาค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custom1&gt;&lt;custom2&gt;2567&lt;/custom2&gt;&lt;/record&gt;&lt;/Cite&gt;&lt;Cite&gt;&lt;Author&gt;Japan salaryman&lt;/Author&gt;&lt;Year&gt;2563&lt;/Year&gt;&lt;RecNum&gt;2&lt;/RecNum&gt;&lt;record&gt;&lt;rec-number&gt;2&lt;/rec-number&gt;&lt;foreign-keys&gt;&lt;key app="EN" db-id="efefrpfz6avdw9ewvs85p0wkzpfwp00ddw0f" timestamp="1715010629"&gt;2&lt;/key&gt;&lt;/foreign-keys&gt;&lt;ref-type name="Web Page"&gt;12&lt;/ref-type&gt;&lt;contributors&gt;&lt;authors&gt;&lt;author&gt;Japan salaryman,&lt;/author&gt;&lt;/authors&gt;&lt;/contributors&gt;&lt;titles&gt;&lt;titl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 xml:space="preserve">ญี่ปุ่นสุดล้ำ! ใช้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ChatGPT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ผลักดันธุรกิจให้เติบโตดีหลายอุตสาหกรร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title&gt;&lt;/titles&gt;&lt;dates&gt;&lt;year&gt;2563&lt;/year&gt;&lt;/dates&gt;&lt;work-typ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อินเทอร์เน็ต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&lt;/work-type&gt;&lt;urls&gt;&lt;related-urls&gt;&lt;url&gt;https://www.krungsri.com/th/plearn-plearn/japanese-chatgpt-industry&lt;/url&gt;&lt;/related-urls&gt;&lt;/urls&gt;&lt;custom1&gt;4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พฤษภาค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custom1&gt;&lt;custom2&gt;2567&lt;/custom2&gt;&lt;/record&gt;&lt;/Cite&gt;&lt;/EndNote&gt;</w:instrTex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E75A82" w:rsidRPr="00E75A82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1, 2)</w: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จากการทบทวนวรรณกรรมงานวิจัยที่นำระบบ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ให้บริการ ชี้ไปในทิศทางเดียวกันว่า ผู้ใช้บริการมีความพึงพอใจมาก เพราะสามารถตอบคำถามผู้ใช้งานได้อย่างรวดเร็ว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begin">
          <w:fldData xml:space="preserve">PEVuZE5vdGU+PENpdGU+PEF1dGhvcj7guJ7guLTguKPguJ7guLHguJLguJnguYwg4LiI4Lix4LiZ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</w:fldData>
        </w:fldChar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begin">
          <w:fldData xml:space="preserve">PEVuZE5vdGU+PENpdGU+PEF1dGhvcj7guJ7guLTguKPguJ7guLHguJLguJnguYwg4LiI4Lix4LiZ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</w:fldData>
        </w:fldChar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.DATA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E75A82">
        <w:rPr>
          <w:rFonts w:ascii="TH Sarabun New" w:hAnsi="TH Sarabun New" w:cs="TH Sarabun New"/>
          <w:sz w:val="28"/>
          <w:szCs w:val="28"/>
          <w:lang w:val="en-US"/>
        </w:rPr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E75A82" w:rsidRPr="00E75A82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3, 4)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E75A82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คณะทำงานจึงเห็นความสำคัญของการพัฒนาระบบ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มาให้บริการตอบคำถามเกี่ยวกับการเรียน และการศึกษา เสมือนมีผู้ช่วยส่วนตัว เป็นการสนทนาแบบ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one stop service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อีกทั้งอาจยังช่วยลดภาระงานของเจ้าหน้าที่คณะ ไม่ต้องคอยตอบคำถามในลักษณะเดิม ทุก ๆ ปี</w:t>
      </w:r>
    </w:p>
    <w:p w14:paraId="6353E415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sz w:val="10"/>
          <w:szCs w:val="10"/>
          <w:lang w:val="en-US"/>
        </w:rPr>
      </w:pPr>
    </w:p>
    <w:p w14:paraId="2461DF4F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i/>
          <w:iCs/>
          <w:sz w:val="28"/>
          <w:szCs w:val="28"/>
          <w:lang w:val="en-US"/>
        </w:rPr>
        <w:t>1.2</w:t>
      </w:r>
      <w:r w:rsidRPr="0017084F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 xml:space="preserve"> วัตถุประสงค์</w:t>
      </w:r>
    </w:p>
    <w:p w14:paraId="59C09FD5" w14:textId="2F3BFC99" w:rsidR="0054138D" w:rsidRPr="0017084F" w:rsidRDefault="0054138D" w:rsidP="0017084F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พัฒนาระบบ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วอร์ชัน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demo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สำหรับตอบคำถามเกี่ยวกับการเรียน และการศึกษา ของนักศึกษาคณะสถิติประยุกต์ สถาบัน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บัณฑิตพัฒ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นบริหารศาสตร์</w:t>
      </w:r>
    </w:p>
    <w:p w14:paraId="4DC088D1" w14:textId="77777777" w:rsidR="0054138D" w:rsidRPr="00ED2FF5" w:rsidRDefault="0054138D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6E4D9CFA" w14:textId="155B3D44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2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วิธีการรวบรวมข้อมูล (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python, web scraping, interview, questionnaire, </w:t>
      </w:r>
      <w:proofErr w:type="spellStart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etc</w:t>
      </w:r>
      <w:proofErr w:type="spellEnd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)</w:t>
      </w:r>
    </w:p>
    <w:p w14:paraId="45E62664" w14:textId="5481159C" w:rsidR="0054138D" w:rsidRPr="00E75A82" w:rsidRDefault="0054138D" w:rsidP="0054138D">
      <w:pPr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lang w:val="en-US"/>
        </w:rPr>
        <w:tab/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การศึกษาครั้งนี้ รวบรวมข้อมูลปฐมภูมิ โดยการสัมภาษณ์บุคคลที่มีความเกี่ยวข้องกับการเรียน และการศึกษาของคณะสถิติประยุกต์ คัดเลือกตัวอย่างแบบเฉพาะเจาะจง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ให้ได้ข้อมูลคำถามและคำตอบครอบคลุมผู้เกี่ยวข้องมากที่สุด ดังนี้</w:t>
      </w:r>
    </w:p>
    <w:p w14:paraId="73582726" w14:textId="52B67160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นักศึกษาภาคปกติ และภาคพิเศษ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ป็นการสัมภาษณ์ปัญหาที่พบ และข้อคำถามที่มี ตั้งแต่การสมัครเรียนที่ </w:t>
      </w:r>
      <w:r w:rsidRPr="00442C41">
        <w:rPr>
          <w:rFonts w:ascii="TH Sarabun New" w:hAnsi="TH Sarabun New" w:cs="TH Sarabun New"/>
          <w:sz w:val="28"/>
          <w:szCs w:val="28"/>
          <w:lang w:val="en-US"/>
        </w:rPr>
        <w:t xml:space="preserve">NIDA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และข้อคำถามขณะกำลังศึกษา ที่เคยสอบถามเจ้าหน้าที่คณะ และอาจารย์</w:t>
      </w:r>
    </w:p>
    <w:p w14:paraId="0C601BDA" w14:textId="0D3061DC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เจ้าหน้าที่คณะฝ่ายการศึกษา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เป็นการสอบถามคำถามยอดนิยมที่นักศึกษา หรือบุคคลภายนอกที่สนใจเข้าศึกษา ติดต่อสอบถามเข้ามา และแนวทางการตอบคำถามเหล่านั้น</w:t>
      </w:r>
    </w:p>
    <w:p w14:paraId="076CEBFD" w14:textId="1030FC09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อาจารย์ประจำคณะสถิติประยุกต์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="00E75A82" w:rsidRPr="00442C41">
        <w:rPr>
          <w:rFonts w:ascii="TH Sarabun New" w:hAnsi="TH Sarabun New" w:cs="TH Sarabun New" w:hint="cs"/>
          <w:i/>
          <w:iCs/>
          <w:sz w:val="28"/>
          <w:szCs w:val="28"/>
          <w:cs/>
          <w:lang w:val="en-US"/>
        </w:rPr>
        <w:t>เป็นการ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สอบถามเกี่ยวกับข้อคำถาม และแนวทางการตอบคำตอบที่นักศึกษาเคยสอบถามกับอาจารย์</w:t>
      </w:r>
    </w:p>
    <w:p w14:paraId="7F2FC99E" w14:textId="77777777" w:rsidR="0054138D" w:rsidRPr="00ED2FF5" w:rsidRDefault="0054138D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110A0813" w14:textId="684A230E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3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วิธีการเก็บข้อมูล (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database, csv, </w:t>
      </w:r>
      <w:proofErr w:type="spellStart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etc</w:t>
      </w:r>
      <w:proofErr w:type="spellEnd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)</w:t>
      </w:r>
    </w:p>
    <w:p w14:paraId="48E472E1" w14:textId="312FC37D" w:rsidR="0054138D" w:rsidRPr="004E6DD0" w:rsidRDefault="0054138D" w:rsidP="0054138D">
      <w:pPr>
        <w:ind w:firstLine="720"/>
        <w:jc w:val="thaiDistribute"/>
        <w:rPr>
          <w:rFonts w:ascii="TH Sarabun New" w:hAnsi="TH Sarabun New" w:cs="TH Sarabun New"/>
          <w:sz w:val="28"/>
          <w:szCs w:val="28"/>
          <w:cs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ข้อมูลการสัมภาษณ์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จะถูกสรุปข้อ ๆ และ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ก็บอยู่ในรูปแบบ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txt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 file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พื่อเป็นข้อมูลให้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AI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หรือ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LLM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ได้เรียนรู้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Information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ของคณะ และปรับจูนการตอบคำถามได้ดีขึ้น</w:t>
      </w:r>
    </w:p>
    <w:p w14:paraId="5B591A83" w14:textId="77777777" w:rsidR="00E75A82" w:rsidRPr="00ED2FF5" w:rsidRDefault="00E75A82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56FE4438" w14:textId="5AEE4104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4. Idea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ของการนำ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LLM models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มาใช้</w:t>
      </w:r>
    </w:p>
    <w:p w14:paraId="1798878F" w14:textId="1304ED4D" w:rsidR="00F450DE" w:rsidRDefault="0054138D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ในการพัฒนาระบบ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ให้สามารถเข้าใจคำถาม และตอบคำถามภาษาไทยได้ดี คณะทำงานเลือกใช้โมเดลภาษาขนาดใหญ่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LLM)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หรือ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AI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ของ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Gemini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พัฒนาโดย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Google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ซึ่ง</w:t>
      </w:r>
      <w:r w:rsidR="004E6DD0" w:rsidRPr="004E6DD0">
        <w:rPr>
          <w:rFonts w:ascii="TH Sarabun New" w:hAnsi="TH Sarabun New" w:cs="TH Sarabun New"/>
          <w:sz w:val="28"/>
          <w:szCs w:val="28"/>
          <w:cs/>
          <w:lang w:val="en-US"/>
        </w:rPr>
        <w:t>สามารถทำความเข้าใจข้อมูลได้หลากหลายประเภท ทั้งข้อความ รูปภาพ เสียง วิดีโอและโค้ด สามารถทำงานที่ซับซ้อนได้อย่างมีประสิทธิภาพ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รองรับการค้นหาข้อมูลที่มีคำสั่งที่มีความยาว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      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มาก ๆ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ข้าใจบริบทของข้อมูลภาษาไทยได้ดี</w:t>
      </w:r>
      <w:r w:rsidR="00E35778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และที่สำคัญ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มี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 Model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ที่ใช้งานได้ฟรี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คณะทำงาน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จึง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ลือกใช้โมเดล </w:t>
      </w:r>
      <w:r w:rsidR="00DA06CC" w:rsidRPr="00DA06CC">
        <w:rPr>
          <w:rFonts w:ascii="TH Sarabun New" w:hAnsi="TH Sarabun New" w:cs="TH Sarabun New"/>
          <w:sz w:val="28"/>
          <w:szCs w:val="28"/>
          <w:lang w:val="en-US"/>
        </w:rPr>
        <w:t>gemini-1.5-pro-latest model (Free version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Google AI for Developers&lt;/Author&gt;&lt;Year&gt;2024&lt;/Year&gt;&lt;RecNum&gt;7&lt;/RecNum&gt;&lt;DisplayText&gt;&lt;style face="superscript"&gt;(5)&lt;/style&gt;&lt;/DisplayText&gt;&lt;record&gt;&lt;rec-number&gt;7&lt;/rec-number&gt;&lt;foreign-keys&gt;&lt;key app="EN" db-id="efefrpfz6avdw9ewvs85p0wkzpfwp00ddw0f" timestamp="1715625501"&gt;7&lt;/key&gt;&lt;/foreign-keys&gt;&lt;ref-type name="Web Page"&gt;12&lt;/ref-type&gt;&lt;contributors&gt;&lt;authors&gt;&lt;author&gt;Google AI for Developers,&lt;/author&gt;&lt;/authors&gt;&lt;/contributors&gt;&lt;titles&gt;&lt;title&gt;Gemini models&lt;/title&gt;&lt;/titles&gt;&lt;dates&gt;&lt;year&gt;2024&lt;/year&gt;&lt;/dates&gt;&lt;work-type&gt;Internet&lt;/work-type&gt;&lt;urls&gt;&lt;related-urls&gt;&lt;url&gt;https://ai.google.dev/gemini-api/docs/models/gemini&lt;/url&gt;&lt;/related-urls&gt;&lt;/urls&gt;&lt;custom1&gt;2024&lt;/custom1&gt;&lt;custom2&gt;May 14&lt;/custom2&gt;&lt;/record&gt;&lt;/Cite&gt;&lt;/EndNote&gt;</w:instrTex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5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>โดย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ศึกษาโค้ดตัวอย่างการเชื่อมต่อ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Gemini API </w:t>
      </w:r>
      <w:r w:rsidR="00457A99">
        <w:rPr>
          <w:rFonts w:ascii="TH Sarabun New" w:hAnsi="TH Sarabun New" w:cs="TH Sarabun New" w:hint="cs"/>
          <w:sz w:val="28"/>
          <w:szCs w:val="28"/>
          <w:cs/>
          <w:lang w:val="en-US"/>
        </w:rPr>
        <w:t>จาก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ว็บไซต์ 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>Hugging Face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Hugging Face&lt;/Author&gt;&lt;Year&gt;2023&lt;/Year&gt;&lt;RecNum&gt;8&lt;/RecNum&gt;&lt;DisplayText&gt;&lt;style face="superscript"&gt;(6)&lt;/style&gt;&lt;/DisplayText&gt;&lt;record&gt;&lt;rec-number&gt;8&lt;/rec-number&gt;&lt;foreign-keys&gt;&lt;key app="EN" db-id="efefrpfz6avdw9ewvs85p0wkzpfwp00ddw0f" timestamp="1715625670"&gt;8&lt;/key&gt;&lt;/foreign-keys&gt;&lt;ref-type name="Web Page"&gt;12&lt;/ref-type&gt;&lt;contributors&gt;&lt;authors&gt;&lt;author&gt;Hugging Face,&lt;/author&gt;&lt;/authors&gt;&lt;/contributors&gt;&lt;titles&gt;&lt;title&gt;Spaces: Gemini&lt;/title&gt;&lt;/titles&gt;&lt;dates&gt;&lt;year&gt;2023&lt;/year&gt;&lt;/dates&gt;&lt;work-type&gt;Internet&lt;/work-type&gt;&lt;urls&gt;&lt;related-urls&gt;&lt;url&gt;https://huggingface.co/spaces?search=gemini&lt;/url&gt;&lt;/related-urls&gt;&lt;/urls&gt;&lt;custom1&gt;2024&lt;/custom1&gt;&lt;custom2&gt;May 14&lt;/custom2&gt;&lt;/record&gt;&lt;/Cite&gt;&lt;/EndNote&gt;</w:instrTex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6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และใช้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Google AI Studio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ในการ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Generate API </w:t>
      </w:r>
      <w:r w:rsidR="008A63E9">
        <w:rPr>
          <w:rFonts w:ascii="TH Sarabun New" w:hAnsi="TH Sarabun New" w:cs="TH Sarabun New"/>
          <w:sz w:val="28"/>
          <w:szCs w:val="28"/>
          <w:lang w:val="en-US"/>
        </w:rPr>
        <w:t>Key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50256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พื่อเข้าถึงทรัพยากรของ </w:t>
      </w:r>
      <w:r w:rsidR="0050256C">
        <w:rPr>
          <w:rFonts w:ascii="TH Sarabun New" w:hAnsi="TH Sarabun New" w:cs="TH Sarabun New"/>
          <w:sz w:val="28"/>
          <w:szCs w:val="28"/>
          <w:lang w:val="en-US"/>
        </w:rPr>
        <w:t xml:space="preserve">Gemini AI </w:t>
      </w:r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>และพัฒนา</w:t>
      </w:r>
      <w:r w:rsidR="00623D6C">
        <w:rPr>
          <w:rFonts w:ascii="TH Sarabun New" w:hAnsi="TH Sarabun New" w:cs="TH Sarabun New" w:hint="cs"/>
          <w:sz w:val="28"/>
          <w:szCs w:val="28"/>
          <w:cs/>
          <w:lang w:val="en-US"/>
        </w:rPr>
        <w:t>โค้ดของ</w:t>
      </w:r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>แช</w:t>
      </w:r>
      <w:proofErr w:type="spellStart"/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>ทบอท</w:t>
      </w:r>
      <w:proofErr w:type="spellEnd"/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ทั้งนี้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นื่องจาก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ป็น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version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แบบฟรี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การตอบคำถามอาจทำได้ไม่ดีเท่าโมเดล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version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แบบ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>มี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ค่าบริการ</w:t>
      </w:r>
    </w:p>
    <w:p w14:paraId="175E49E7" w14:textId="4281299B" w:rsidR="00F450DE" w:rsidRDefault="00F450DE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 xml:space="preserve">นอกจากนี้เพื่อให้การตอบคำถามครอบคลุมยิ่งขึ้น </w:t>
      </w:r>
      <w:r w:rsidR="00AA0135">
        <w:rPr>
          <w:rFonts w:ascii="TH Sarabun New" w:hAnsi="TH Sarabun New" w:cs="TH Sarabun New" w:hint="cs"/>
          <w:sz w:val="28"/>
          <w:szCs w:val="28"/>
          <w:cs/>
          <w:lang w:val="en-US"/>
        </w:rPr>
        <w:t>จึง</w:t>
      </w: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>ได้ทำการเพิ่มตัวช่วยให้แช</w:t>
      </w:r>
      <w:proofErr w:type="spellStart"/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>ทบอ</w:t>
      </w:r>
      <w:proofErr w:type="spellEnd"/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>ทสามารถตอบได้ทั้งคำถามที่มีอยู่</w:t>
      </w: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lastRenderedPageBreak/>
        <w:t xml:space="preserve">ในฐานข้อมูลของเรา และคำถามอื่น ๆ ได้โดยการใช้ </w:t>
      </w:r>
      <w:r w:rsidRPr="00F450DE">
        <w:rPr>
          <w:rFonts w:ascii="TH Sarabun New" w:hAnsi="TH Sarabun New" w:cs="TH Sarabun New"/>
          <w:sz w:val="28"/>
          <w:szCs w:val="28"/>
          <w:lang w:val="en-US"/>
        </w:rPr>
        <w:t xml:space="preserve">Google Search </w:t>
      </w: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>สำหรับผู้ใช้งานที่ต้องการข้อมูลเพิ่มเติม</w:t>
      </w:r>
    </w:p>
    <w:p w14:paraId="4A25EC12" w14:textId="6607740C" w:rsidR="007C67DC" w:rsidRDefault="00F450DE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>
        <w:rPr>
          <w:rFonts w:ascii="TH Sarabun New" w:hAnsi="TH Sarabun New" w:cs="TH Sarabun New"/>
          <w:noProof/>
          <w:sz w:val="20"/>
          <w:szCs w:val="20"/>
          <w:lang w:val="en-US"/>
        </w:rPr>
        <w:drawing>
          <wp:anchor distT="0" distB="0" distL="114300" distR="114300" simplePos="0" relativeHeight="251662336" behindDoc="0" locked="0" layoutInCell="1" allowOverlap="1" wp14:anchorId="46EBA0F4" wp14:editId="6182BF26">
            <wp:simplePos x="0" y="0"/>
            <wp:positionH relativeFrom="column">
              <wp:posOffset>-372745</wp:posOffset>
            </wp:positionH>
            <wp:positionV relativeFrom="paragraph">
              <wp:posOffset>2148263</wp:posOffset>
            </wp:positionV>
            <wp:extent cx="3649980" cy="2045970"/>
            <wp:effectExtent l="0" t="0" r="0" b="0"/>
            <wp:wrapSquare wrapText="bothSides"/>
            <wp:docPr id="191701618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7016188" name="Picture 191701618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9980" cy="2045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โดยกระบวนการทำงานของแช</w:t>
      </w:r>
      <w:proofErr w:type="spellStart"/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="00705954">
        <w:rPr>
          <w:rFonts w:ascii="TH Sarabun New" w:hAnsi="TH Sarabun New" w:cs="TH Sarabun New"/>
          <w:sz w:val="28"/>
          <w:szCs w:val="28"/>
          <w:lang w:val="en-US"/>
        </w:rPr>
        <w:t xml:space="preserve"> (</w:t>
      </w:r>
      <w:r w:rsidR="00705954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รูปที่ </w:t>
      </w:r>
      <w:r w:rsidR="00705954">
        <w:rPr>
          <w:rFonts w:ascii="TH Sarabun New" w:hAnsi="TH Sarabun New" w:cs="TH Sarabun New"/>
          <w:sz w:val="28"/>
          <w:szCs w:val="28"/>
          <w:lang w:val="en-US"/>
        </w:rPr>
        <w:t xml:space="preserve">1)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จะเริ่มจากการรับคำสั่ง (คำถาม) จากผู้ใช้งาน จากนั้นแช</w:t>
      </w:r>
      <w:proofErr w:type="spellStart"/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จะมีการวิเคราะห์คำถามโดย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ชื่อมโยง 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API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ไปยัง 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Gemini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(</w:t>
      </w:r>
      <w:r>
        <w:rPr>
          <w:rFonts w:ascii="TH Sarabun New" w:hAnsi="TH Sarabun New" w:cs="TH Sarabun New"/>
          <w:sz w:val="28"/>
          <w:szCs w:val="28"/>
          <w:lang w:val="en-US"/>
        </w:rPr>
        <w:t>Generative model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)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เข้าใจความหมายของคำถาม และปรับปรุงการตอบคำถามให้เหมาะสม โดยระบบยังใช้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information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E35778">
        <w:rPr>
          <w:rFonts w:ascii="TH Sarabun New" w:hAnsi="TH Sarabun New" w:cs="TH Sarabun New" w:hint="cs"/>
          <w:sz w:val="28"/>
          <w:szCs w:val="28"/>
          <w:cs/>
          <w:lang w:val="en-US"/>
        </w:rPr>
        <w:t>ของ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คณะทำงานเป็นหลัก (</w:t>
      </w:r>
      <w:r>
        <w:rPr>
          <w:rFonts w:ascii="TH Sarabun New" w:hAnsi="TH Sarabun New" w:cs="TH Sarabun New"/>
          <w:sz w:val="28"/>
          <w:szCs w:val="28"/>
          <w:lang w:val="en-US"/>
        </w:rPr>
        <w:t>txt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file)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ความน่าเชื่อถือ</w:t>
      </w:r>
      <w:r w:rsidR="00612CE8">
        <w:rPr>
          <w:rFonts w:ascii="TH Sarabun New" w:hAnsi="TH Sarabun New" w:cs="TH Sarabun New" w:hint="cs"/>
          <w:sz w:val="28"/>
          <w:szCs w:val="28"/>
          <w:cs/>
          <w:lang w:val="en-US"/>
        </w:rPr>
        <w:t>ของการ</w:t>
      </w:r>
      <w:r w:rsidR="00E7635A">
        <w:rPr>
          <w:rFonts w:ascii="TH Sarabun New" w:hAnsi="TH Sarabun New" w:cs="TH Sarabun New" w:hint="cs"/>
          <w:sz w:val="28"/>
          <w:szCs w:val="28"/>
          <w:cs/>
          <w:lang w:val="en-US"/>
        </w:rPr>
        <w:t>ตอบคำถาม</w:t>
      </w:r>
      <w:r w:rsidR="00C63517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และส่งกลับไปยังผู้ใช้งาน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หากเลือกในหมวดการค้นหา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จะทำงานโดยเชื่อ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ต่อกับ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Google search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ส่งผลลัพธ์เป็นลิงก์ของข้อมูลที่เกี่ยวข้อง</w:t>
      </w:r>
    </w:p>
    <w:p w14:paraId="7AEF2879" w14:textId="75C32235" w:rsidR="00442C41" w:rsidRPr="00705954" w:rsidRDefault="00442C41" w:rsidP="00705954">
      <w:pPr>
        <w:jc w:val="center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รูปที่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1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กระบวนการทำงานของ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="00E75A82" w:rsidRPr="00442C41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                                                                                            </w:t>
      </w:r>
      <w:r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</w:t>
      </w:r>
    </w:p>
    <w:p w14:paraId="2A3FCA7C" w14:textId="0F301E0D" w:rsidR="00442C41" w:rsidRDefault="00442C41" w:rsidP="00E75A82">
      <w:pPr>
        <w:rPr>
          <w:rFonts w:ascii="TH Sarabun New" w:hAnsi="TH Sarabun New" w:cs="TH Sarabun New"/>
          <w:sz w:val="28"/>
          <w:szCs w:val="28"/>
          <w:lang w:val="en-US"/>
        </w:rPr>
      </w:pPr>
      <w:r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</w:t>
      </w:r>
      <w:r w:rsidR="00705954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        </w:t>
      </w:r>
      <w:r w:rsidR="00E75A82" w:rsidRPr="00442C41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ที่มา</w:t>
      </w:r>
      <w:r w:rsidR="00E75A82" w:rsidRPr="00442C41">
        <w:rPr>
          <w:rFonts w:ascii="TH Sarabun New" w:hAnsi="TH Sarabun New" w:cs="TH Sarabun New"/>
          <w:b/>
          <w:bCs/>
          <w:sz w:val="28"/>
          <w:szCs w:val="28"/>
          <w:lang w:val="en-US"/>
        </w:rPr>
        <w:t>:</w:t>
      </w:r>
      <w:r w:rsidR="00E75A82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E75A82" w:rsidRPr="0017084F">
        <w:rPr>
          <w:rFonts w:ascii="TH Sarabun New" w:hAnsi="TH Sarabun New" w:cs="TH Sarabun New"/>
          <w:sz w:val="28"/>
          <w:szCs w:val="28"/>
          <w:cs/>
          <w:lang w:val="en-US"/>
        </w:rPr>
        <w:t>ประยุกต์จาก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lang w:val="en-US"/>
        </w:rPr>
        <w:t>Frank Adams</w: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Adams&lt;/Author&gt;&lt;Year&gt;2023&lt;/Year&gt;&lt;RecNum&gt;6&lt;/RecNum&gt;&lt;DisplayText&gt;&lt;style face="superscript"&gt;(7)&lt;/style&gt;&lt;/DisplayText&gt;&lt;record&gt;&lt;rec-number&gt;6&lt;/rec-number&gt;&lt;foreign-keys&gt;&lt;key app="EN" db-id="efefrpfz6avdw9ewvs85p0wkzpfwp00ddw0f" timestamp="1715012343"&gt;6&lt;/key&gt;&lt;/foreign-keys&gt;&lt;ref-type name="Web Page"&gt;12&lt;/ref-type&gt;&lt;contributors&gt;&lt;authors&gt;&lt;author&gt;Frank Adams&lt;/author&gt;&lt;/authors&gt;&lt;/contributors&gt;&lt;titles&gt;&lt;title&gt;Unleashing the Power of Large Language Models: Building an AI Chatbot for Private Knowledge Base Queries&lt;/title&gt;&lt;/titles&gt;&lt;dates&gt;&lt;year&gt;2023&lt;/year&gt;&lt;/dates&gt;&lt;work-type&gt;Internet&lt;/work-type&gt;&lt;urls&gt;&lt;related-urls&gt;&lt;url&gt;https://medium.com/@FrankAdams7/unleashing-the-power-of-large-language-models-building-an-ai-chatbot-for-private-knowledge-base-eb8cf31c7fcc&lt;/url&gt;&lt;/related-urls&gt;&lt;/urls&gt;&lt;custom1&gt;2024&lt;/custom1&gt;&lt;custom2&gt;May 6&lt;/custom2&gt;&lt;/record&gt;&lt;/Cite&gt;&lt;/EndNote&gt;</w:instrTex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7)</w: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</w:p>
    <w:p w14:paraId="0D2E2C9B" w14:textId="2A8458B0" w:rsidR="00705954" w:rsidRPr="00ED2FF5" w:rsidRDefault="00705954" w:rsidP="00E75A82">
      <w:pPr>
        <w:rPr>
          <w:rFonts w:ascii="TH Sarabun New" w:hAnsi="TH Sarabun New" w:cs="TH Sarabun New"/>
          <w:sz w:val="14"/>
          <w:szCs w:val="14"/>
          <w:lang w:val="en-US"/>
        </w:rPr>
      </w:pPr>
    </w:p>
    <w:p w14:paraId="6130E757" w14:textId="77777777" w:rsidR="003B10A9" w:rsidRDefault="00705954" w:rsidP="00705954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5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ผลของการวิเคราะห์ข้อมูล และนำเสนอข้อมูล (</w:t>
      </w:r>
      <w:proofErr w:type="spellStart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Plotly</w:t>
      </w:r>
      <w:proofErr w:type="spellEnd"/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and Dash)</w:t>
      </w:r>
      <w:r w:rsidR="00F97496">
        <w:rPr>
          <w:rFonts w:ascii="TH Sarabun New" w:hAnsi="TH Sarabun New" w:cs="TH Sarabun New" w:hint="cs"/>
          <w:b/>
          <w:bCs/>
          <w:sz w:val="28"/>
          <w:szCs w:val="28"/>
          <w:cs/>
          <w:lang w:val="en-US"/>
        </w:rPr>
        <w:t xml:space="preserve"> </w:t>
      </w:r>
    </w:p>
    <w:p w14:paraId="41EE77CA" w14:textId="518B1EFE" w:rsidR="00705954" w:rsidRPr="00F97496" w:rsidRDefault="00C63517" w:rsidP="003B10A9">
      <w:pPr>
        <w:ind w:firstLine="720"/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C63517">
        <w:rPr>
          <w:rFonts w:ascii="TH Sarabun New" w:hAnsi="TH Sarabun New" w:cs="TH Sarabun New"/>
          <w:sz w:val="28"/>
          <w:szCs w:val="28"/>
          <w:cs/>
          <w:lang w:val="en-US"/>
        </w:rPr>
        <w:t xml:space="preserve">ผลของการวิเคราะห์ข้อมูล และนำเสนอข้อมูล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           จะแสดงผ่าน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>หน้าจ</w:t>
      </w:r>
      <w:r w:rsidR="006C461D">
        <w:rPr>
          <w:rFonts w:ascii="TH Sarabun New" w:hAnsi="TH Sarabun New" w:cs="TH Sarabun New" w:hint="cs"/>
          <w:sz w:val="28"/>
          <w:szCs w:val="28"/>
          <w:cs/>
          <w:lang w:val="en-US"/>
        </w:rPr>
        <w:t>อ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ของ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>แช</w:t>
      </w:r>
      <w:proofErr w:type="spellStart"/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ซึ่ง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แบ่งออกเป็น 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>2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ส่วน คือ </w:t>
      </w:r>
      <w:r w:rsidR="00705954" w:rsidRPr="0017084F">
        <w:rPr>
          <w:rFonts w:ascii="TH Sarabun New" w:hAnsi="TH Sarabun New" w:cs="TH Sarabun New"/>
          <w:sz w:val="28"/>
          <w:szCs w:val="28"/>
          <w:lang w:val="en-US"/>
        </w:rPr>
        <w:t xml:space="preserve">1) 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หน้าจอแสดงผลการสนทนา พร้อมด้วย </w:t>
      </w:r>
      <w:r w:rsidR="00705954" w:rsidRPr="0017084F">
        <w:rPr>
          <w:rFonts w:ascii="TH Sarabun New" w:hAnsi="TH Sarabun New" w:cs="TH Sarabun New"/>
          <w:sz w:val="28"/>
          <w:szCs w:val="28"/>
          <w:lang w:val="en-US"/>
        </w:rPr>
        <w:t xml:space="preserve">time stamp 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และ 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>2</w:t>
      </w:r>
      <w:r w:rsidR="00705954" w:rsidRPr="0017084F">
        <w:rPr>
          <w:rFonts w:ascii="TH Sarabun New" w:hAnsi="TH Sarabun New" w:cs="TH Sarabun New"/>
          <w:sz w:val="28"/>
          <w:szCs w:val="28"/>
          <w:lang w:val="en-US"/>
        </w:rPr>
        <w:t xml:space="preserve">) </w:t>
      </w:r>
      <w:r w:rsidR="00705954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ช่องสำหรับพิมพ์คำถาม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ซึ่งจะมีปุ่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ทั้งหมด 3 ปุ่มด้วยกัน คือ ปุ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่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ส่ง (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Submit)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ปุ่มค้นหาโดยใช้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>Google Search (</w:t>
      </w:r>
      <w:proofErr w:type="spellStart"/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>Gsearch</w:t>
      </w:r>
      <w:proofErr w:type="spellEnd"/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)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และปุ่มจบบทสนทนา (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>End conversation)</w:t>
      </w:r>
    </w:p>
    <w:p w14:paraId="4C205331" w14:textId="0C60B917" w:rsidR="00705954" w:rsidRPr="00F97496" w:rsidRDefault="00705954" w:rsidP="00705954">
      <w:pPr>
        <w:jc w:val="thaiDistribute"/>
        <w:rPr>
          <w:rFonts w:ascii="TH Sarabun New" w:hAnsi="TH Sarabun New" w:cs="TH Sarabun New"/>
          <w:sz w:val="28"/>
          <w:szCs w:val="28"/>
          <w:cs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lang w:val="en-US"/>
        </w:rPr>
        <w:tab/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โดยผู้ใช้งานสามารถพิมพ์สิ่งที่ต้องการเข้ามา หากต้องการคำตอบจากแช</w:t>
      </w:r>
      <w:proofErr w:type="spellStart"/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ให้กดปุ่ม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Enter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ที่คีย์บอร์ด หรือ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ปุ่ม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Submit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ที่หน้าจอ แต่ถ้าหากต้องค้นหาข้อมูล ให้กดปุ่ม </w:t>
      </w:r>
      <w:proofErr w:type="spellStart"/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>Gsearch</w:t>
      </w:r>
      <w:proofErr w:type="spellEnd"/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ระบบจะวิเคราะห์สิ่งที่ผู้ใช้งานพิมพ์เข้ามา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ผ่านกระบวนการดังข้อที่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>4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และส่งคำตอบกลับมายังผู้ใช้งาน พร้อมกับมี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time stamp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กำกับ และเมื่อผู้ใช้งานไม่มีข้อคำถามสอบถามแล้ว สามารถกดปุ่ม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End Conversation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จบบทสนทนา โดยแช</w:t>
      </w:r>
      <w:proofErr w:type="spellStart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ทบอท</w:t>
      </w:r>
      <w:proofErr w:type="spellEnd"/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จะเก็บข้อมูลการสนทนาไปยัง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Excel file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และล้างบทสนทนาทั้งหมด เพื่อรองรับผู้ใช้งานท่านต่อไปมาใช้บริการ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(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รูปที่ </w:t>
      </w:r>
      <w:r>
        <w:rPr>
          <w:rFonts w:ascii="TH Sarabun New" w:hAnsi="TH Sarabun New" w:cs="TH Sarabun New"/>
          <w:sz w:val="28"/>
          <w:szCs w:val="28"/>
          <w:lang w:val="en-US"/>
        </w:rPr>
        <w:t>2)</w:t>
      </w:r>
      <w:r w:rsidR="00F97496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97496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ทั้งนี้จะมี </w:t>
      </w:r>
      <w:r w:rsidR="00F97496">
        <w:rPr>
          <w:rFonts w:ascii="TH Sarabun New" w:hAnsi="TH Sarabun New" w:cs="TH Sarabun New"/>
          <w:sz w:val="28"/>
          <w:szCs w:val="28"/>
          <w:lang w:val="en-US"/>
        </w:rPr>
        <w:t xml:space="preserve">animation </w:t>
      </w:r>
      <w:r w:rsidR="00F97496">
        <w:rPr>
          <w:rFonts w:ascii="TH Sarabun New" w:hAnsi="TH Sarabun New" w:cs="TH Sarabun New" w:hint="cs"/>
          <w:sz w:val="28"/>
          <w:szCs w:val="28"/>
          <w:cs/>
          <w:lang w:val="en-US"/>
        </w:rPr>
        <w:t>ระหว่างรอประมวลผลคำตอบด้วย</w:t>
      </w:r>
    </w:p>
    <w:p w14:paraId="204D6980" w14:textId="77777777" w:rsidR="00612CE8" w:rsidRPr="00ED2FF5" w:rsidRDefault="00612CE8" w:rsidP="00705954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178B61F9" w14:textId="1841F069" w:rsidR="00705954" w:rsidRPr="00E75A82" w:rsidRDefault="00705954" w:rsidP="00705954">
      <w:pPr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E75A82">
        <w:rPr>
          <w:rFonts w:ascii="TH Sarabun New" w:hAnsi="TH Sarabun New" w:cs="TH Sarabun New" w:hint="cs"/>
          <w:b/>
          <w:bCs/>
          <w:sz w:val="28"/>
          <w:szCs w:val="28"/>
          <w:cs/>
          <w:lang w:val="en-US"/>
        </w:rPr>
        <w:t>เอกสารอ้างอิง</w:t>
      </w:r>
    </w:p>
    <w:p w14:paraId="3FE7445A" w14:textId="475A188E" w:rsidR="00DA06CC" w:rsidRPr="003B10A9" w:rsidRDefault="00705954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fldChar w:fldCharType="begin"/>
      </w: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instrText xml:space="preserve"> ADDIN EN.REFLIST </w:instrText>
      </w: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fldChar w:fldCharType="separate"/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1.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สำนักงานพัฒนารัฐบาลดิจิทัล. ประโยชน์ของ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bot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กับรัฐบาล [อินเทอร์เน็ต].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563 [</w:t>
      </w:r>
      <w:r w:rsidR="00F97496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เมื่อ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 5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พฤษภาคม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2567]. 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จาก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: </w:t>
      </w:r>
      <w:hyperlink r:id="rId10" w:history="1">
        <w:r w:rsidR="00DA06CC" w:rsidRPr="003B10A9">
          <w:rPr>
            <w:rStyle w:val="Hyperlink"/>
            <w:rFonts w:ascii="TH SarabunPSK" w:hAnsi="TH SarabunPSK" w:cs="TH SarabunPSK" w:hint="cs"/>
            <w:noProof/>
            <w:color w:val="000000" w:themeColor="text1"/>
            <w:sz w:val="23"/>
            <w:szCs w:val="23"/>
            <w:u w:val="none"/>
          </w:rPr>
          <w:t>https://www.dga.or.th/document-sharing/infographic/36403/</w:t>
        </w:r>
      </w:hyperlink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.</w:t>
      </w:r>
    </w:p>
    <w:p w14:paraId="12587080" w14:textId="1177CAB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Japan salaryman.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ญี่ปุ่นสุดล้ำ! ใช้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GPT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ผลักดันธุรกิจให้เติบโตดีหลายอุตสาหกรรม [อินเทอร์เน็ต].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563 [</w:t>
      </w:r>
      <w:r w:rsidR="00F97496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เมื่อ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 4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พฤษภาคม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2567]. 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จาก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www.krungsri.com/th/plearn-plearn/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japanese-chatgpt-industry</w:t>
      </w:r>
    </w:p>
    <w:p w14:paraId="42A6C89E" w14:textId="7777777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3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พิรพัฒน์ จันทร. รายงานการวิจัย เรื่อง ระบบแชทบอทอัจฉริยะเพื่อการให้คำปรึกษาทางการเรียน กรณีศึกษาคณะวิชาของมหาวิทยาลัยศรีปทุม. กรุงเทพฯ: มหาวิทยาลัยศรีปทุม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; 2564.</w:t>
      </w:r>
    </w:p>
    <w:p w14:paraId="4940F4AD" w14:textId="77777777" w:rsidR="003B10A9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4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พันธ์ศักดิ์ บิลอับดุลล่าห์. การประยุกต์ใช้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bot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นับสนุนงานสอบสวน กรณีศึกษาสถานีตำรวจภูธรเบตง. สงขลา:</w:t>
      </w:r>
    </w:p>
    <w:p w14:paraId="12FCFD74" w14:textId="5BF77BEB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มหาวิทยาลัยสงขลานครินทร์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; 2564.</w:t>
      </w:r>
    </w:p>
    <w:p w14:paraId="204172F9" w14:textId="6C98EBB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5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Google AI for Developers. Gemini models [Internet]. 2024 [cited 2024 May 14]. Available from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ai.google.dev/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gemini-api/docs/models/gemini</w:t>
      </w:r>
    </w:p>
    <w:p w14:paraId="1D7F42CC" w14:textId="4197CE88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6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Hugging Face. Spaces: Gemini [Internet]. 2023 [cited 2024 May 14]. Available from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huggingface.co/spaces?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search=gemini</w:t>
      </w:r>
    </w:p>
    <w:p w14:paraId="324F2A66" w14:textId="112A2EDE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7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Adams F. Unleashing the Power of Large Language Models: Building an AI Chatbot for Private Knowledge Base Queries [Internet]. 2023 [cited 2024 May 6]. Available from: </w:t>
      </w:r>
      <w:hyperlink r:id="rId11" w:history="1">
        <w:r w:rsidRPr="003B10A9">
          <w:rPr>
            <w:rStyle w:val="Hyperlink"/>
            <w:rFonts w:ascii="TH SarabunPSK" w:hAnsi="TH SarabunPSK" w:cs="TH SarabunPSK" w:hint="cs"/>
            <w:noProof/>
            <w:color w:val="000000" w:themeColor="text1"/>
            <w:sz w:val="23"/>
            <w:szCs w:val="23"/>
            <w:u w:val="none"/>
          </w:rPr>
          <w:t>https://medium.com/@FrankAdams7/unleashing-the-power-of-large-language-models-building-an-ai-chatbot-for-private-knowledge-base-eb8cf31c7fcc</w:t>
        </w:r>
      </w:hyperlink>
    </w:p>
    <w:p w14:paraId="27D393F8" w14:textId="2B6DE74C" w:rsidR="00705954" w:rsidRDefault="00705954" w:rsidP="00F450DE">
      <w:pPr>
        <w:rPr>
          <w:rFonts w:ascii="TH Sarabun New" w:hAnsi="TH Sarabun New" w:cs="TH Sarabun New"/>
          <w:sz w:val="28"/>
          <w:szCs w:val="28"/>
          <w:lang w:val="en-US"/>
        </w:rPr>
        <w:sectPr w:rsidR="00705954" w:rsidSect="003E1FDD">
          <w:type w:val="continuous"/>
          <w:pgSz w:w="11904" w:h="16838"/>
          <w:pgMar w:top="1021" w:right="964" w:bottom="1021" w:left="964" w:header="709" w:footer="709" w:gutter="0"/>
          <w:cols w:num="2" w:space="708"/>
          <w:docGrid w:linePitch="360"/>
        </w:sectPr>
      </w:pP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  <w:lang w:val="en-US"/>
        </w:rPr>
        <w:fldChar w:fldCharType="end"/>
      </w:r>
    </w:p>
    <w:p w14:paraId="3CDB38DC" w14:textId="6167D482" w:rsidR="0054138D" w:rsidRPr="0017084F" w:rsidRDefault="00612CE8" w:rsidP="00612CE8">
      <w:pPr>
        <w:jc w:val="center"/>
        <w:rPr>
          <w:rFonts w:ascii="TH Sarabun New" w:hAnsi="TH Sarabun New" w:cs="TH Sarabun New"/>
          <w:sz w:val="28"/>
          <w:szCs w:val="28"/>
          <w:cs/>
          <w:lang w:val="en-US"/>
        </w:rPr>
      </w:pPr>
      <w:r>
        <w:rPr>
          <w:rFonts w:ascii="TH Sarabun New" w:hAnsi="TH Sarabun New" w:cs="TH Sarabun New"/>
          <w:b/>
          <w:bCs/>
          <w:noProof/>
          <w:color w:val="00000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B6BEE7A" wp14:editId="02C09203">
                <wp:simplePos x="0" y="0"/>
                <wp:positionH relativeFrom="column">
                  <wp:posOffset>2058670</wp:posOffset>
                </wp:positionH>
                <wp:positionV relativeFrom="paragraph">
                  <wp:posOffset>1678305</wp:posOffset>
                </wp:positionV>
                <wp:extent cx="2063931" cy="352697"/>
                <wp:effectExtent l="0" t="0" r="0" b="0"/>
                <wp:wrapNone/>
                <wp:docPr id="692681824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63931" cy="3526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EE5FC90" w14:textId="77777777" w:rsidR="00612CE8" w:rsidRDefault="00612CE8" w:rsidP="00612CE8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</w:pPr>
                            <w:r w:rsidRPr="0017084F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cs/>
                                <w:lang w:val="en-US"/>
                              </w:rPr>
                              <w:t xml:space="preserve">รูปที่ 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lang w:val="en-US"/>
                              </w:rPr>
                              <w:t>2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หน้าจอแสดงผลของแช</w:t>
                            </w:r>
                            <w:proofErr w:type="spellStart"/>
                            <w:r w:rsidRPr="0017084F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ทบอท</w:t>
                            </w:r>
                            <w:proofErr w:type="spellEnd"/>
                          </w:p>
                          <w:p w14:paraId="0549227B" w14:textId="77777777" w:rsidR="00612CE8" w:rsidRDefault="00612C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B6BEE7A" id="Text Box 5" o:spid="_x0000_s1027" type="#_x0000_t202" style="position:absolute;left:0;text-align:left;margin-left:162.1pt;margin-top:132.15pt;width:162.5pt;height:27.7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" filled="f" stroked="f" strokeweight=".5pt">
                <v:textbox>
                  <w:txbxContent>
                    <w:p w14:paraId="6EE5FC90" w14:textId="77777777" w:rsidR="00612CE8" w:rsidRDefault="00612CE8" w:rsidP="00612CE8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</w:pPr>
                      <w:r w:rsidRPr="0017084F"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cs/>
                          <w:lang w:val="en-US"/>
                        </w:rPr>
                        <w:t xml:space="preserve">รูปที่ </w:t>
                      </w:r>
                      <w:r w:rsidRPr="0017084F"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lang w:val="en-US"/>
                        </w:rPr>
                        <w:t>2</w:t>
                      </w:r>
                      <w:r w:rsidRPr="0017084F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7084F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  <w:t>หน้าจอแสดงผลของแชทบอท</w:t>
                      </w:r>
                    </w:p>
                    <w:p w14:paraId="0549227B" w14:textId="77777777" w:rsidR="00612CE8" w:rsidRDefault="00612CE8"/>
                  </w:txbxContent>
                </v:textbox>
              </v:shape>
            </w:pict>
          </mc:Fallback>
        </mc:AlternateContent>
      </w:r>
      <w:r w:rsidR="00ED2FF5">
        <w:rPr>
          <w:rFonts w:ascii="TH Sarabun New" w:hAnsi="TH Sarabun New" w:cs="TH Sarabun New"/>
          <w:noProof/>
          <w:sz w:val="28"/>
          <w:szCs w:val="28"/>
          <w:lang w:val="th-TH"/>
        </w:rPr>
        <w:drawing>
          <wp:inline distT="0" distB="0" distL="0" distR="0" wp14:anchorId="67506042" wp14:editId="64AF500B">
            <wp:extent cx="3468414" cy="1706478"/>
            <wp:effectExtent l="0" t="0" r="0" b="0"/>
            <wp:docPr id="2074769993" name="Picture 3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4769993" name="Picture 3" descr="A screenshot of a computer&#10;&#10;Description automatically generated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9" t="10740" r="905" b="11917"/>
                    <a:stretch/>
                  </pic:blipFill>
                  <pic:spPr bwMode="auto">
                    <a:xfrm>
                      <a:off x="0" y="0"/>
                      <a:ext cx="3498938" cy="17214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54138D" w:rsidRPr="0017084F" w:rsidSect="003E1FDD">
      <w:type w:val="continuous"/>
      <w:pgSz w:w="11904" w:h="16838"/>
      <w:pgMar w:top="1021" w:right="1021" w:bottom="1021" w:left="102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EE9199" w14:textId="77777777" w:rsidR="00E57FAD" w:rsidRDefault="00E57FAD" w:rsidP="0054138D">
      <w:r>
        <w:separator/>
      </w:r>
    </w:p>
  </w:endnote>
  <w:endnote w:type="continuationSeparator" w:id="0">
    <w:p w14:paraId="6C9DAFE1" w14:textId="77777777" w:rsidR="00E57FAD" w:rsidRDefault="00E57FAD" w:rsidP="005413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H Sarabun New">
    <w:panose1 w:val="020B0604020202020204"/>
    <w:charset w:val="DE"/>
    <w:family w:val="swiss"/>
    <w:pitch w:val="variable"/>
    <w:sig w:usb0="A100006F" w:usb1="5000205A" w:usb2="00000000" w:usb3="00000000" w:csb0="00010183" w:csb1="00000000"/>
  </w:font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83707A" w14:textId="77777777" w:rsidR="00E57FAD" w:rsidRDefault="00E57FAD" w:rsidP="0054138D">
      <w:r>
        <w:separator/>
      </w:r>
    </w:p>
  </w:footnote>
  <w:footnote w:type="continuationSeparator" w:id="0">
    <w:p w14:paraId="2F27FD65" w14:textId="77777777" w:rsidR="00E57FAD" w:rsidRDefault="00E57FAD" w:rsidP="0054138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1375DD"/>
    <w:multiLevelType w:val="hybridMultilevel"/>
    <w:tmpl w:val="552AA48E"/>
    <w:lvl w:ilvl="0" w:tplc="2968F1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6E267951"/>
    <w:multiLevelType w:val="hybridMultilevel"/>
    <w:tmpl w:val="B464E68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270288189">
    <w:abstractNumId w:val="1"/>
  </w:num>
  <w:num w:numId="2" w16cid:durableId="9814962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ตัวยกและfootnot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efrpfz6avdw9ewvs85p0wkzpfwp00ddw0f&quot;&gt;gsas_chat_2024&lt;record-ids&gt;&lt;item&gt;1&lt;/item&gt;&lt;item&gt;2&lt;/item&gt;&lt;item&gt;3&lt;/item&gt;&lt;item&gt;4&lt;/item&gt;&lt;item&gt;6&lt;/item&gt;&lt;item&gt;7&lt;/item&gt;&lt;item&gt;8&lt;/item&gt;&lt;/record-ids&gt;&lt;/item&gt;&lt;/Libraries&gt;"/>
  </w:docVars>
  <w:rsids>
    <w:rsidRoot w:val="0054138D"/>
    <w:rsid w:val="000070BD"/>
    <w:rsid w:val="00007A73"/>
    <w:rsid w:val="000170A6"/>
    <w:rsid w:val="0002551A"/>
    <w:rsid w:val="000332A5"/>
    <w:rsid w:val="000338A6"/>
    <w:rsid w:val="0004205E"/>
    <w:rsid w:val="00057747"/>
    <w:rsid w:val="0006323D"/>
    <w:rsid w:val="000725B5"/>
    <w:rsid w:val="00085F55"/>
    <w:rsid w:val="0009709F"/>
    <w:rsid w:val="000A3032"/>
    <w:rsid w:val="000C50CB"/>
    <w:rsid w:val="000D2710"/>
    <w:rsid w:val="000E449C"/>
    <w:rsid w:val="000F6BE2"/>
    <w:rsid w:val="0010517B"/>
    <w:rsid w:val="00131E65"/>
    <w:rsid w:val="00132CA2"/>
    <w:rsid w:val="00147D15"/>
    <w:rsid w:val="0016493C"/>
    <w:rsid w:val="0017084F"/>
    <w:rsid w:val="00172002"/>
    <w:rsid w:val="00174041"/>
    <w:rsid w:val="00184CB3"/>
    <w:rsid w:val="00190806"/>
    <w:rsid w:val="0019533C"/>
    <w:rsid w:val="00197EF5"/>
    <w:rsid w:val="001A13CD"/>
    <w:rsid w:val="001A2F65"/>
    <w:rsid w:val="001B6AD3"/>
    <w:rsid w:val="001C64D8"/>
    <w:rsid w:val="001D123E"/>
    <w:rsid w:val="001E4026"/>
    <w:rsid w:val="001E6D98"/>
    <w:rsid w:val="00201B26"/>
    <w:rsid w:val="00204166"/>
    <w:rsid w:val="00207626"/>
    <w:rsid w:val="00224738"/>
    <w:rsid w:val="00226A89"/>
    <w:rsid w:val="00231A95"/>
    <w:rsid w:val="00232064"/>
    <w:rsid w:val="00232FEF"/>
    <w:rsid w:val="002406D1"/>
    <w:rsid w:val="00240931"/>
    <w:rsid w:val="00253A8A"/>
    <w:rsid w:val="0025503B"/>
    <w:rsid w:val="00266CAB"/>
    <w:rsid w:val="0027299E"/>
    <w:rsid w:val="002A4643"/>
    <w:rsid w:val="002A475E"/>
    <w:rsid w:val="002B1CD7"/>
    <w:rsid w:val="002B7BA8"/>
    <w:rsid w:val="002F31F5"/>
    <w:rsid w:val="00300496"/>
    <w:rsid w:val="00307595"/>
    <w:rsid w:val="00313DB6"/>
    <w:rsid w:val="00321F0D"/>
    <w:rsid w:val="003406D2"/>
    <w:rsid w:val="00343D68"/>
    <w:rsid w:val="003652D8"/>
    <w:rsid w:val="0037003F"/>
    <w:rsid w:val="003715EF"/>
    <w:rsid w:val="00385753"/>
    <w:rsid w:val="003A69A4"/>
    <w:rsid w:val="003B10A9"/>
    <w:rsid w:val="003B3AC4"/>
    <w:rsid w:val="003B5752"/>
    <w:rsid w:val="003B7470"/>
    <w:rsid w:val="003C0F82"/>
    <w:rsid w:val="003C3B94"/>
    <w:rsid w:val="003E1FDD"/>
    <w:rsid w:val="003E501B"/>
    <w:rsid w:val="003F6E0A"/>
    <w:rsid w:val="00402E02"/>
    <w:rsid w:val="00423D2B"/>
    <w:rsid w:val="00425514"/>
    <w:rsid w:val="00436BD6"/>
    <w:rsid w:val="00442C41"/>
    <w:rsid w:val="00450CA7"/>
    <w:rsid w:val="004544B4"/>
    <w:rsid w:val="00454D4F"/>
    <w:rsid w:val="00457A99"/>
    <w:rsid w:val="00470E23"/>
    <w:rsid w:val="0047402E"/>
    <w:rsid w:val="0048068E"/>
    <w:rsid w:val="00485F2D"/>
    <w:rsid w:val="00491A76"/>
    <w:rsid w:val="004B3036"/>
    <w:rsid w:val="004C02E4"/>
    <w:rsid w:val="004C7266"/>
    <w:rsid w:val="004D562E"/>
    <w:rsid w:val="004D6B29"/>
    <w:rsid w:val="004E299A"/>
    <w:rsid w:val="004E378A"/>
    <w:rsid w:val="004E6DD0"/>
    <w:rsid w:val="0050220C"/>
    <w:rsid w:val="0050256C"/>
    <w:rsid w:val="00507140"/>
    <w:rsid w:val="00527F4D"/>
    <w:rsid w:val="005307EC"/>
    <w:rsid w:val="0054138D"/>
    <w:rsid w:val="005422B3"/>
    <w:rsid w:val="00542335"/>
    <w:rsid w:val="00543E09"/>
    <w:rsid w:val="00582D41"/>
    <w:rsid w:val="00586C7F"/>
    <w:rsid w:val="00587397"/>
    <w:rsid w:val="005907D8"/>
    <w:rsid w:val="00594620"/>
    <w:rsid w:val="005A7C96"/>
    <w:rsid w:val="005B0602"/>
    <w:rsid w:val="005B42B4"/>
    <w:rsid w:val="005B707C"/>
    <w:rsid w:val="005E2BC8"/>
    <w:rsid w:val="005E4C8F"/>
    <w:rsid w:val="005E68E0"/>
    <w:rsid w:val="005F2B4D"/>
    <w:rsid w:val="00603968"/>
    <w:rsid w:val="00610D51"/>
    <w:rsid w:val="00612CE8"/>
    <w:rsid w:val="00613DF2"/>
    <w:rsid w:val="00614506"/>
    <w:rsid w:val="00623D6C"/>
    <w:rsid w:val="00625D5D"/>
    <w:rsid w:val="00627C18"/>
    <w:rsid w:val="00630968"/>
    <w:rsid w:val="00631740"/>
    <w:rsid w:val="00633BE7"/>
    <w:rsid w:val="00635A9E"/>
    <w:rsid w:val="006375AD"/>
    <w:rsid w:val="006418C0"/>
    <w:rsid w:val="00642D05"/>
    <w:rsid w:val="0064474C"/>
    <w:rsid w:val="00644F18"/>
    <w:rsid w:val="00653351"/>
    <w:rsid w:val="0065482F"/>
    <w:rsid w:val="0066113C"/>
    <w:rsid w:val="006655B8"/>
    <w:rsid w:val="0067160B"/>
    <w:rsid w:val="00671613"/>
    <w:rsid w:val="00672024"/>
    <w:rsid w:val="00681AD3"/>
    <w:rsid w:val="006A4562"/>
    <w:rsid w:val="006B6C01"/>
    <w:rsid w:val="006C1151"/>
    <w:rsid w:val="006C461D"/>
    <w:rsid w:val="006D2E22"/>
    <w:rsid w:val="006D5E0E"/>
    <w:rsid w:val="006E27F7"/>
    <w:rsid w:val="006E5F14"/>
    <w:rsid w:val="006E6AC2"/>
    <w:rsid w:val="006F0C75"/>
    <w:rsid w:val="006F1362"/>
    <w:rsid w:val="006F14C2"/>
    <w:rsid w:val="00700DB2"/>
    <w:rsid w:val="00705954"/>
    <w:rsid w:val="007129EC"/>
    <w:rsid w:val="00717BA1"/>
    <w:rsid w:val="007236EC"/>
    <w:rsid w:val="00726E41"/>
    <w:rsid w:val="00727C30"/>
    <w:rsid w:val="00730EA8"/>
    <w:rsid w:val="007435A1"/>
    <w:rsid w:val="00744903"/>
    <w:rsid w:val="00750421"/>
    <w:rsid w:val="007552A1"/>
    <w:rsid w:val="00760EB0"/>
    <w:rsid w:val="00767EE8"/>
    <w:rsid w:val="007716EB"/>
    <w:rsid w:val="00771A9A"/>
    <w:rsid w:val="00782678"/>
    <w:rsid w:val="00784932"/>
    <w:rsid w:val="00784F65"/>
    <w:rsid w:val="007908BF"/>
    <w:rsid w:val="00793E50"/>
    <w:rsid w:val="00795A38"/>
    <w:rsid w:val="007A26A7"/>
    <w:rsid w:val="007A5B68"/>
    <w:rsid w:val="007A78F2"/>
    <w:rsid w:val="007B494E"/>
    <w:rsid w:val="007C67DC"/>
    <w:rsid w:val="007C769A"/>
    <w:rsid w:val="007D2522"/>
    <w:rsid w:val="007E4562"/>
    <w:rsid w:val="007E6855"/>
    <w:rsid w:val="00801507"/>
    <w:rsid w:val="00802CB2"/>
    <w:rsid w:val="00811245"/>
    <w:rsid w:val="0082446F"/>
    <w:rsid w:val="00824AD2"/>
    <w:rsid w:val="008326A8"/>
    <w:rsid w:val="00852CFF"/>
    <w:rsid w:val="00857F5A"/>
    <w:rsid w:val="00895580"/>
    <w:rsid w:val="008A30A0"/>
    <w:rsid w:val="008A3C1E"/>
    <w:rsid w:val="008A5E3F"/>
    <w:rsid w:val="008A63E9"/>
    <w:rsid w:val="008F6BD2"/>
    <w:rsid w:val="00901E9C"/>
    <w:rsid w:val="00905261"/>
    <w:rsid w:val="00920E68"/>
    <w:rsid w:val="00921794"/>
    <w:rsid w:val="0094365E"/>
    <w:rsid w:val="00950E52"/>
    <w:rsid w:val="00970F2E"/>
    <w:rsid w:val="0098084E"/>
    <w:rsid w:val="009A1D61"/>
    <w:rsid w:val="009A504E"/>
    <w:rsid w:val="009C2A62"/>
    <w:rsid w:val="009C2CA3"/>
    <w:rsid w:val="009C2EEB"/>
    <w:rsid w:val="009C442B"/>
    <w:rsid w:val="009E339E"/>
    <w:rsid w:val="00A03985"/>
    <w:rsid w:val="00A0429F"/>
    <w:rsid w:val="00A05835"/>
    <w:rsid w:val="00A10BDF"/>
    <w:rsid w:val="00A22B2B"/>
    <w:rsid w:val="00A3155F"/>
    <w:rsid w:val="00A429B7"/>
    <w:rsid w:val="00A44F87"/>
    <w:rsid w:val="00A479E6"/>
    <w:rsid w:val="00A6112C"/>
    <w:rsid w:val="00A61C43"/>
    <w:rsid w:val="00A81772"/>
    <w:rsid w:val="00AA0135"/>
    <w:rsid w:val="00AA71A8"/>
    <w:rsid w:val="00AB6270"/>
    <w:rsid w:val="00AB6CF1"/>
    <w:rsid w:val="00AE2977"/>
    <w:rsid w:val="00AE4A45"/>
    <w:rsid w:val="00AF3665"/>
    <w:rsid w:val="00B2380E"/>
    <w:rsid w:val="00B242D0"/>
    <w:rsid w:val="00B53794"/>
    <w:rsid w:val="00B54E71"/>
    <w:rsid w:val="00B57590"/>
    <w:rsid w:val="00B67A62"/>
    <w:rsid w:val="00B76E40"/>
    <w:rsid w:val="00B76E63"/>
    <w:rsid w:val="00B817B0"/>
    <w:rsid w:val="00BB376B"/>
    <w:rsid w:val="00BB71DD"/>
    <w:rsid w:val="00BE32F0"/>
    <w:rsid w:val="00BE4EBB"/>
    <w:rsid w:val="00BE5B4F"/>
    <w:rsid w:val="00BE68B4"/>
    <w:rsid w:val="00BF1732"/>
    <w:rsid w:val="00C1437E"/>
    <w:rsid w:val="00C30DD4"/>
    <w:rsid w:val="00C323B3"/>
    <w:rsid w:val="00C57586"/>
    <w:rsid w:val="00C60FB1"/>
    <w:rsid w:val="00C63517"/>
    <w:rsid w:val="00C80B25"/>
    <w:rsid w:val="00C8475C"/>
    <w:rsid w:val="00CB37B0"/>
    <w:rsid w:val="00CB64FA"/>
    <w:rsid w:val="00CB7A51"/>
    <w:rsid w:val="00CB7ED9"/>
    <w:rsid w:val="00CD54E2"/>
    <w:rsid w:val="00CF1C07"/>
    <w:rsid w:val="00CF4254"/>
    <w:rsid w:val="00D27889"/>
    <w:rsid w:val="00D317E2"/>
    <w:rsid w:val="00D55532"/>
    <w:rsid w:val="00D717AE"/>
    <w:rsid w:val="00D80C91"/>
    <w:rsid w:val="00D91809"/>
    <w:rsid w:val="00DA06CC"/>
    <w:rsid w:val="00DA0B1C"/>
    <w:rsid w:val="00DB4BBC"/>
    <w:rsid w:val="00DC202C"/>
    <w:rsid w:val="00DD57AB"/>
    <w:rsid w:val="00DD5BFB"/>
    <w:rsid w:val="00DE3944"/>
    <w:rsid w:val="00DE5DBA"/>
    <w:rsid w:val="00DF7014"/>
    <w:rsid w:val="00E13BD7"/>
    <w:rsid w:val="00E24F89"/>
    <w:rsid w:val="00E32EB9"/>
    <w:rsid w:val="00E35778"/>
    <w:rsid w:val="00E4610C"/>
    <w:rsid w:val="00E5039B"/>
    <w:rsid w:val="00E54D09"/>
    <w:rsid w:val="00E574EA"/>
    <w:rsid w:val="00E57A2C"/>
    <w:rsid w:val="00E57FAD"/>
    <w:rsid w:val="00E75765"/>
    <w:rsid w:val="00E75A82"/>
    <w:rsid w:val="00E7635A"/>
    <w:rsid w:val="00E848FB"/>
    <w:rsid w:val="00E92244"/>
    <w:rsid w:val="00EA4C9C"/>
    <w:rsid w:val="00EA6450"/>
    <w:rsid w:val="00EC7DCE"/>
    <w:rsid w:val="00ED12FE"/>
    <w:rsid w:val="00ED2FF5"/>
    <w:rsid w:val="00ED410E"/>
    <w:rsid w:val="00EE14B5"/>
    <w:rsid w:val="00EF06BF"/>
    <w:rsid w:val="00EF5597"/>
    <w:rsid w:val="00F00560"/>
    <w:rsid w:val="00F027F2"/>
    <w:rsid w:val="00F04956"/>
    <w:rsid w:val="00F10C44"/>
    <w:rsid w:val="00F12642"/>
    <w:rsid w:val="00F1540D"/>
    <w:rsid w:val="00F16B9E"/>
    <w:rsid w:val="00F17853"/>
    <w:rsid w:val="00F2330B"/>
    <w:rsid w:val="00F33299"/>
    <w:rsid w:val="00F36B86"/>
    <w:rsid w:val="00F450DE"/>
    <w:rsid w:val="00F64C39"/>
    <w:rsid w:val="00F66BD1"/>
    <w:rsid w:val="00F67478"/>
    <w:rsid w:val="00F7504E"/>
    <w:rsid w:val="00F80961"/>
    <w:rsid w:val="00F82DA6"/>
    <w:rsid w:val="00F94604"/>
    <w:rsid w:val="00F96ED5"/>
    <w:rsid w:val="00F97496"/>
    <w:rsid w:val="00FA1668"/>
    <w:rsid w:val="00FA2335"/>
    <w:rsid w:val="00FA5B92"/>
    <w:rsid w:val="00FB0156"/>
    <w:rsid w:val="00FB38BD"/>
    <w:rsid w:val="00FC3B43"/>
    <w:rsid w:val="00FD161E"/>
    <w:rsid w:val="00FD2F1B"/>
    <w:rsid w:val="00FE36A9"/>
    <w:rsid w:val="00FE6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H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CF36D"/>
  <w15:chartTrackingRefBased/>
  <w15:docId w15:val="{C77D9D47-426C-444B-88F1-8C2AAE2780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30"/>
        <w:lang w:val="en-TH" w:eastAsia="en-US" w:bidi="th-TH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Angsana New"/>
    </w:rPr>
  </w:style>
  <w:style w:type="paragraph" w:styleId="Heading1">
    <w:name w:val="heading 1"/>
    <w:basedOn w:val="Normal"/>
    <w:next w:val="Normal"/>
    <w:link w:val="Heading1Char"/>
    <w:uiPriority w:val="9"/>
    <w:qFormat/>
    <w:rsid w:val="0054138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4138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4138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4138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4138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4138D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4138D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4138D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4138D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4138D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4138D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4138D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4138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4138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4138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4138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4138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4138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4138D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54138D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54138D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54138D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54138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4138D"/>
    <w:rPr>
      <w:rFonts w:cs="Angsana New"/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4138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4138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4138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4138D"/>
    <w:rPr>
      <w:rFonts w:cs="Angsana New"/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4138D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4138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138D"/>
    <w:rPr>
      <w:rFonts w:cs="Angsana New"/>
    </w:rPr>
  </w:style>
  <w:style w:type="paragraph" w:styleId="Footer">
    <w:name w:val="footer"/>
    <w:basedOn w:val="Normal"/>
    <w:link w:val="FooterChar"/>
    <w:uiPriority w:val="99"/>
    <w:unhideWhenUsed/>
    <w:rsid w:val="0054138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138D"/>
    <w:rPr>
      <w:rFonts w:cs="Angsana New"/>
    </w:rPr>
  </w:style>
  <w:style w:type="paragraph" w:customStyle="1" w:styleId="EndNoteBibliographyTitle">
    <w:name w:val="EndNote Bibliography Title"/>
    <w:basedOn w:val="Normal"/>
    <w:link w:val="EndNoteBibliographyTitleChar"/>
    <w:rsid w:val="005E2BC8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2BC8"/>
    <w:rPr>
      <w:rFonts w:ascii="Aptos" w:hAnsi="Aptos" w:cs="Angsana New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2BC8"/>
    <w:pPr>
      <w:jc w:val="center"/>
    </w:pPr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2BC8"/>
    <w:rPr>
      <w:rFonts w:ascii="Aptos" w:hAnsi="Aptos" w:cs="Angsana New"/>
      <w:lang w:val="en-US"/>
    </w:rPr>
  </w:style>
  <w:style w:type="character" w:styleId="Hyperlink">
    <w:name w:val="Hyperlink"/>
    <w:basedOn w:val="DefaultParagraphFont"/>
    <w:uiPriority w:val="99"/>
    <w:unhideWhenUsed/>
    <w:rsid w:val="005E2BC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E2BC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medium.com/@FrankAdams7/unleashing-the-power-of-large-language-models-building-an-ai-chatbot-for-private-knowledge-base-eb8cf31c7fcc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dga.or.th/document-sharing/infographic/36403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36F2874-3C3B-8F4F-B712-86146A34F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2</Pages>
  <Words>1556</Words>
  <Characters>8875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อานนท์ สุกสัก</dc:creator>
  <cp:keywords/>
  <dc:description/>
  <cp:lastModifiedBy>อานนท์ สุกสัก</cp:lastModifiedBy>
  <cp:revision>32</cp:revision>
  <cp:lastPrinted>2024-05-06T17:01:00Z</cp:lastPrinted>
  <dcterms:created xsi:type="dcterms:W3CDTF">2024-05-06T15:02:00Z</dcterms:created>
  <dcterms:modified xsi:type="dcterms:W3CDTF">2024-05-13T19:41:00Z</dcterms:modified>
</cp:coreProperties>
</file>